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7CE6" w:rsidRPr="0059036D" w:rsidRDefault="00CE7CE6" w:rsidP="00CE7CE6">
      <w:pPr>
        <w:spacing w:line="480" w:lineRule="auto"/>
        <w:jc w:val="both"/>
        <w:outlineLvl w:val="3"/>
      </w:pPr>
      <w:bookmarkStart w:id="0" w:name="_GoBack"/>
      <w:bookmarkEnd w:id="0"/>
      <w:r w:rsidRPr="0059036D">
        <w:rPr>
          <w:b/>
        </w:rPr>
        <w:t>Appendix 1</w:t>
      </w:r>
      <w:r w:rsidRPr="0059036D">
        <w:t xml:space="preserve"> - Search strategy on surveys in paediatric IBD for introduction section (up to 27/nov/2017)</w:t>
      </w:r>
    </w:p>
    <w:p w:rsidR="00CE7CE6" w:rsidRPr="0059036D" w:rsidRDefault="00CE7CE6" w:rsidP="00CE7CE6">
      <w:pPr>
        <w:spacing w:line="480" w:lineRule="auto"/>
      </w:pPr>
      <w:r w:rsidRPr="0059036D">
        <w:t>search terms: ((ibd[All Fields] OR ("inflammatory bowel diseases"[MeSH Terms] OR ("inflammatory"[All Fields] AND "bowel"[All Fields] AND "diseases"[All Fields]) OR "inflammatory bowel diseases"[All Fields] OR ("inflammatory"[All Fields] AND "bowel"[All Fields] AND "disease"[All Fields]) OR "inflammatory bowel disease"[All Fields]) OR crohn[All Fields] OR ("colitis"[MeSH Terms] OR "colitis"[All Fields])) AND ("infant"[MeSH Terms] OR "child"[MeSH Terms] OR "adolescent"[MeSH Terms])) AND survey[Title] AND (English[lang] AND ("infant"[MeSH Terms] OR "child"[MeSH Terms] OR "adolescent"[MeSH Terms]))</w:t>
      </w:r>
    </w:p>
    <w:p w:rsidR="00CE7CE6" w:rsidRDefault="00CE7CE6" w:rsidP="00CE7CE6">
      <w:pPr>
        <w:spacing w:line="480" w:lineRule="auto"/>
      </w:pPr>
      <w:r w:rsidRPr="0059036D">
        <w:t>Results: 101; selected by screening of the title: 78; finally selected by screening of the abstract: 10  ref.</w:t>
      </w:r>
      <w:r w:rsidRPr="0059036D">
        <w:fldChar w:fldCharType="begin">
          <w:fldData xml:space="preserve">PEVuZE5vdGU+PENpdGU+PEF1dGhvcj5BYml0Ym9sPC9BdXRob3I+PFllYXI+MjAxNDwvWWVhcj48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</w:fldData>
        </w:fldChar>
      </w:r>
      <w:r w:rsidRPr="0059036D">
        <w:instrText xml:space="preserve"> ADDIN EN.CITE </w:instrText>
      </w:r>
      <w:r w:rsidRPr="0059036D">
        <w:fldChar w:fldCharType="begin">
          <w:fldData xml:space="preserve">PEVuZE5vdGU+PENpdGU+PEF1dGhvcj5BYml0Ym9sPC9BdXRob3I+PFllYXI+MjAxNDwvWWVhcj48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</w:fldData>
        </w:fldChar>
      </w:r>
      <w:r w:rsidRPr="0059036D">
        <w:instrText xml:space="preserve"> ADDIN EN.CITE.DATA </w:instrText>
      </w:r>
      <w:r w:rsidRPr="0059036D">
        <w:fldChar w:fldCharType="end"/>
      </w:r>
      <w:r w:rsidRPr="0059036D">
        <w:fldChar w:fldCharType="separate"/>
      </w:r>
      <w:r w:rsidRPr="0059036D">
        <w:rPr>
          <w:noProof/>
        </w:rPr>
        <w:t>(8-17)</w:t>
      </w:r>
      <w:r w:rsidRPr="0059036D">
        <w:fldChar w:fldCharType="end"/>
      </w:r>
    </w:p>
    <w:p w:rsidR="00B4380C" w:rsidRDefault="00B4380C"/>
    <w:sectPr w:rsidR="00B438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7CE6"/>
    <w:rsid w:val="00667791"/>
    <w:rsid w:val="00B4380C"/>
    <w:rsid w:val="00CE7C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7CE6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cs-CZ" w:eastAsia="cs-CZ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7CE6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cs-CZ" w:eastAsia="cs-CZ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8</Words>
  <Characters>73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barr</dc:creator>
  <cp:lastModifiedBy>Pbarr</cp:lastModifiedBy>
  <cp:revision>2</cp:revision>
  <dcterms:created xsi:type="dcterms:W3CDTF">2018-12-03T16:06:00Z</dcterms:created>
  <dcterms:modified xsi:type="dcterms:W3CDTF">2018-12-03T16:06:00Z</dcterms:modified>
</cp:coreProperties>
</file>